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Default="0076543C" w:rsidP="001702BE">
      <w:pPr>
        <w:spacing w:line="480" w:lineRule="auto"/>
      </w:pPr>
      <w:r>
        <w:t>Running title: Early Detection of Malignant and Pre-malignant using DNA Image Cytometry</w:t>
      </w:r>
    </w:p>
    <w:p w14:paraId="3A7E5827" w14:textId="2E78D7FA" w:rsidR="0076543C" w:rsidRDefault="003B2201" w:rsidP="001702BE">
      <w:pPr>
        <w:spacing w:line="480" w:lineRule="auto"/>
      </w:pPr>
      <w:r>
        <w:t>Main contribution and objectives:</w:t>
      </w:r>
    </w:p>
    <w:p w14:paraId="41888C3D" w14:textId="69D2094F" w:rsidR="003B2201" w:rsidRDefault="003B2201" w:rsidP="003B2201">
      <w:pPr>
        <w:pStyle w:val="ListParagraph"/>
        <w:numPr>
          <w:ilvl w:val="0"/>
          <w:numId w:val="1"/>
        </w:numPr>
        <w:spacing w:line="480" w:lineRule="auto"/>
      </w:pPr>
      <w:r>
        <w:t xml:space="preserve">A novel way to process the image data   -- </w:t>
      </w:r>
      <w:proofErr w:type="spellStart"/>
      <w:r>
        <w:t>ExGCRn</w:t>
      </w:r>
      <w:proofErr w:type="spellEnd"/>
      <w:r>
        <w:t xml:space="preserve"> (figure 1)</w:t>
      </w:r>
    </w:p>
    <w:p w14:paraId="61F76519" w14:textId="7F1A2F03" w:rsidR="003B2201" w:rsidRDefault="003B2201" w:rsidP="003B2201">
      <w:pPr>
        <w:pStyle w:val="ListParagraph"/>
        <w:numPr>
          <w:ilvl w:val="0"/>
          <w:numId w:val="1"/>
        </w:numPr>
        <w:spacing w:line="480" w:lineRule="auto"/>
      </w:pPr>
      <w:r>
        <w:t xml:space="preserve">Model selection and assessment --  </w:t>
      </w:r>
      <w:proofErr w:type="spellStart"/>
      <w:r>
        <w:t>model_assessment</w:t>
      </w:r>
      <w:proofErr w:type="spellEnd"/>
      <w:r>
        <w:t xml:space="preserve"> table (table 1)</w:t>
      </w:r>
    </w:p>
    <w:p w14:paraId="39BC1263" w14:textId="77777777" w:rsidR="003B2201" w:rsidRDefault="003B2201" w:rsidP="003B2201">
      <w:pPr>
        <w:pStyle w:val="ListParagraph"/>
        <w:numPr>
          <w:ilvl w:val="0"/>
          <w:numId w:val="1"/>
        </w:numPr>
        <w:spacing w:line="480" w:lineRule="auto"/>
      </w:pPr>
      <w:bookmarkStart w:id="0" w:name="_GoBack"/>
      <w:bookmarkEnd w:id="0"/>
    </w:p>
    <w:p w14:paraId="1C08AF41" w14:textId="77777777" w:rsidR="0076543C" w:rsidRDefault="0076543C" w:rsidP="001702BE">
      <w:pPr>
        <w:spacing w:line="480" w:lineRule="auto"/>
      </w:pPr>
      <w:r>
        <w:t>Abstract</w:t>
      </w:r>
    </w:p>
    <w:p w14:paraId="14381759" w14:textId="77777777" w:rsidR="0076543C" w:rsidRDefault="0076543C" w:rsidP="001702BE">
      <w:pPr>
        <w:spacing w:line="480" w:lineRule="auto"/>
      </w:pPr>
      <w:r>
        <w:t>Introduction</w:t>
      </w:r>
    </w:p>
    <w:p w14:paraId="46E476CA" w14:textId="77777777" w:rsidR="0076543C" w:rsidRDefault="0076543C" w:rsidP="001702BE">
      <w:pPr>
        <w:spacing w:line="480" w:lineRule="auto"/>
      </w:pPr>
    </w:p>
    <w:p w14:paraId="45AE0BD5" w14:textId="77777777" w:rsidR="00F61313" w:rsidRDefault="00AE0F83" w:rsidP="001702BE">
      <w:pPr>
        <w:spacing w:line="480" w:lineRule="auto"/>
        <w:rPr>
          <w:b/>
        </w:rPr>
      </w:pPr>
      <w:r w:rsidRPr="00EC4EA7">
        <w:rPr>
          <w:b/>
        </w:rPr>
        <w:t>Method and materials</w:t>
      </w:r>
    </w:p>
    <w:p w14:paraId="4108CC29" w14:textId="77777777" w:rsidR="00EC4EA7" w:rsidRDefault="00EC4EA7" w:rsidP="001702BE">
      <w:pPr>
        <w:spacing w:line="480" w:lineRule="auto"/>
      </w:pPr>
      <w:r>
        <w:t>Oral brushing biopsy method</w:t>
      </w:r>
    </w:p>
    <w:p w14:paraId="098D1C50" w14:textId="77777777" w:rsidR="00EC4EA7" w:rsidRDefault="00EC4EA7" w:rsidP="001702BE">
      <w:pPr>
        <w:spacing w:line="480" w:lineRule="auto"/>
      </w:pPr>
      <w:r>
        <w:t xml:space="preserve">DNA staining and </w:t>
      </w:r>
      <w:proofErr w:type="gramStart"/>
      <w:r>
        <w:t>imaging  method</w:t>
      </w:r>
      <w:proofErr w:type="gramEnd"/>
    </w:p>
    <w:p w14:paraId="0583CD42" w14:textId="77777777" w:rsidR="00EC4EA7" w:rsidRDefault="00EC4EA7" w:rsidP="001702BE">
      <w:pPr>
        <w:spacing w:line="480" w:lineRule="auto"/>
      </w:pPr>
    </w:p>
    <w:p w14:paraId="2C660630" w14:textId="77777777" w:rsidR="00EC4EA7" w:rsidRPr="00325088" w:rsidRDefault="00325088" w:rsidP="001702BE">
      <w:pPr>
        <w:spacing w:line="480" w:lineRule="auto"/>
        <w:rPr>
          <w:b/>
        </w:rPr>
      </w:pPr>
      <w:r w:rsidRPr="00325088">
        <w:rPr>
          <w:b/>
        </w:rPr>
        <w:t xml:space="preserve">Expert-guided </w:t>
      </w:r>
      <w:r w:rsidR="00EC4EA7" w:rsidRPr="00325088">
        <w:rPr>
          <w:b/>
        </w:rPr>
        <w:t xml:space="preserve">data </w:t>
      </w:r>
      <w:r w:rsidRPr="00325088">
        <w:rPr>
          <w:b/>
        </w:rPr>
        <w:t xml:space="preserve">cleaning and reconstruction </w:t>
      </w:r>
    </w:p>
    <w:p w14:paraId="61083587" w14:textId="77777777" w:rsidR="00325088" w:rsidRDefault="00325088" w:rsidP="001702BE">
      <w:pPr>
        <w:spacing w:line="480" w:lineRule="auto"/>
      </w:pPr>
      <w:r>
        <w:t>For each DNA imaging sample, all available DNA index (D.I.) values were exported from the “software name”</w:t>
      </w:r>
      <w:r w:rsidR="004F02D9">
        <w:t xml:space="preserve"> [reference here]</w:t>
      </w:r>
      <w:r>
        <w:t>. With the unknown distribution of the random variable(s), kernel density smoothing function was applied to the mixtures of three potential cell populations (no</w:t>
      </w:r>
      <w:r w:rsidR="004F02D9">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w:t>
      </w:r>
      <w:r w:rsidR="004F02D9">
        <w:lastRenderedPageBreak/>
        <w:t xml:space="preserve">normal cell population was “1c”; for </w:t>
      </w:r>
      <w:proofErr w:type="spellStart"/>
      <w:r w:rsidR="004F02D9">
        <w:t>mitotics</w:t>
      </w:r>
      <w:proofErr w:type="spellEnd"/>
      <w:r w:rsidR="004F02D9">
        <w:t xml:space="preserve"> cell population was “2c”; and the cell population with abnormal dividing (aneuploidy population) was above “2.2c” [reference here]. </w:t>
      </w:r>
    </w:p>
    <w:p w14:paraId="12FA70EF" w14:textId="00E2D8C9" w:rsidR="004F02D9" w:rsidRDefault="004F02D9" w:rsidP="001702BE">
      <w:pPr>
        <w:spacing w:line="480" w:lineRule="auto"/>
      </w:pPr>
      <w:r>
        <w:t>From here a sequential</w:t>
      </w:r>
      <w:r w:rsidR="001D006D">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t xml:space="preserve">background </w:t>
      </w:r>
      <w:r w:rsidR="001D006D">
        <w:t xml:space="preserve">normal distribution </w:t>
      </w:r>
      <w:r w:rsidR="00402540">
        <w:t xml:space="preserve">as our </w:t>
      </w:r>
      <w:r w:rsidR="001D006D">
        <w:t xml:space="preserve">assumption with </w:t>
      </w:r>
      <w:r w:rsidR="001702BE">
        <w:t>the estimated mean and standard deviation</w:t>
      </w:r>
      <w:r w:rsidR="00402540">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Default="00402540" w:rsidP="001702BE">
      <w:pPr>
        <w:spacing w:line="480" w:lineRule="auto"/>
      </w:pPr>
      <w: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t>0.5% for the abnormal population (3) If all three populations were determined, the actual ratio between the two families was used and together consisted 90% toward the total leaving unchanged 10% for the abnormal population</w:t>
      </w:r>
      <w:r w:rsidR="00386248">
        <w:t xml:space="preserve">. </w:t>
      </w:r>
    </w:p>
    <w:p w14:paraId="009087F5" w14:textId="39A864EB" w:rsidR="00386248" w:rsidRDefault="00386248" w:rsidP="001702BE">
      <w:pPr>
        <w:spacing w:line="480" w:lineRule="auto"/>
      </w:pPr>
      <w:r>
        <w:t xml:space="preserve">The last step is to convert the reconstructed D.I. values to sixteen measurements of hidden variables. </w:t>
      </w:r>
      <w:r w:rsidR="00567B10">
        <w:t xml:space="preserve">Now, with the known mixture ratios of population(s) and </w:t>
      </w:r>
      <w:r w:rsidR="00B46506">
        <w:t xml:space="preserve">both the summary statistics and raw data value, we expand the D.I. measurement value on the scale between 0 and 8 (for samples with D.I. values </w:t>
      </w:r>
      <w:r w:rsidR="00B46506">
        <w:lastRenderedPageBreak/>
        <w:t xml:space="preserve">greater than 8, they were converted 8). A mixed density was further consulted and then discretized into 16 </w:t>
      </w:r>
      <w:proofErr w:type="gramStart"/>
      <w:r w:rsidR="00B46506">
        <w:t>bins,</w:t>
      </w:r>
      <w:proofErr w:type="gramEnd"/>
      <w:r w:rsidR="00B46506">
        <w:t xml:space="preserve"> the density for each bin was stored as the “measurement” for each hidden variable. </w:t>
      </w:r>
    </w:p>
    <w:p w14:paraId="2CCB4217" w14:textId="58105003" w:rsidR="00325088" w:rsidRDefault="00325088" w:rsidP="001702BE">
      <w:pPr>
        <w:spacing w:line="480" w:lineRule="auto"/>
        <w:rPr>
          <w:b/>
        </w:rPr>
      </w:pPr>
      <w:r w:rsidRPr="00567B10">
        <w:rPr>
          <w:b/>
        </w:rPr>
        <w:t>Building the statistical prediction model</w:t>
      </w:r>
      <w:r w:rsidR="00567B10" w:rsidRPr="00567B10">
        <w:rPr>
          <w:b/>
        </w:rPr>
        <w:t xml:space="preserve"> and model performance evaluation</w:t>
      </w:r>
    </w:p>
    <w:p w14:paraId="7519D2C2" w14:textId="77777777" w:rsidR="00D54620" w:rsidRPr="0065137B" w:rsidRDefault="00D54620" w:rsidP="00D54620">
      <w:pPr>
        <w:jc w:val="both"/>
        <w:rPr>
          <w:rFonts w:ascii="Arial" w:hAnsi="Arial" w:cs="Arial"/>
          <w:b/>
        </w:rPr>
      </w:pPr>
      <w:r w:rsidRPr="0065137B">
        <w:rPr>
          <w:rFonts w:ascii="Arial" w:hAnsi="Arial" w:cs="Arial"/>
          <w:b/>
        </w:rPr>
        <w:t>Prediction performance metrics</w:t>
      </w:r>
    </w:p>
    <w:p w14:paraId="7AB74E4A" w14:textId="77777777" w:rsidR="00D54620" w:rsidRPr="0065137B" w:rsidRDefault="00D54620" w:rsidP="00D54620">
      <w:pPr>
        <w:jc w:val="both"/>
        <w:rPr>
          <w:rFonts w:ascii="Arial" w:hAnsi="Arial" w:cs="Arial"/>
        </w:rPr>
      </w:pPr>
    </w:p>
    <w:p w14:paraId="654369C9" w14:textId="77777777" w:rsidR="00D54620" w:rsidRPr="0065137B" w:rsidRDefault="00D54620" w:rsidP="00D54620">
      <w:pPr>
        <w:jc w:val="both"/>
        <w:rPr>
          <w:rFonts w:ascii="Arial" w:hAnsi="Arial" w:cs="Arial"/>
        </w:rPr>
      </w:pPr>
      <w:r w:rsidRPr="0065137B">
        <w:rPr>
          <w:rFonts w:ascii="Arial" w:hAnsi="Arial" w:cs="Arial"/>
        </w:rPr>
        <w:t xml:space="preserve">For a particular classifier, the confusion matrix can be summarized in various standard performance metrics to compare MAQC-II model prediction performance. </w:t>
      </w:r>
    </w:p>
    <w:p w14:paraId="663E3C6D" w14:textId="77777777" w:rsidR="00D54620" w:rsidRPr="0065137B" w:rsidRDefault="00D54620" w:rsidP="00D54620">
      <w:pPr>
        <w:jc w:val="both"/>
        <w:rPr>
          <w:rFonts w:ascii="Arial" w:hAnsi="Arial" w:cs="Arial"/>
        </w:rPr>
      </w:pPr>
    </w:p>
    <w:p w14:paraId="7CA11DD3" w14:textId="77777777" w:rsidR="00D54620" w:rsidRPr="0065137B" w:rsidRDefault="00D54620" w:rsidP="00D54620">
      <w:pPr>
        <w:spacing w:after="120"/>
        <w:jc w:val="center"/>
        <w:outlineLvl w:val="0"/>
        <w:rPr>
          <w:rFonts w:ascii="Arial" w:hAnsi="Arial" w:cs="Arial"/>
        </w:rPr>
      </w:pPr>
      <w:r w:rsidRPr="0065137B">
        <w:rPr>
          <w:rFonts w:ascii="Arial" w:hAnsi="Arial" w:cs="Arial"/>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65137B" w14:paraId="1B943566" w14:textId="77777777" w:rsidTr="00786B0D">
        <w:trPr>
          <w:jc w:val="center"/>
        </w:trPr>
        <w:tc>
          <w:tcPr>
            <w:tcW w:w="2760" w:type="dxa"/>
            <w:shd w:val="clear" w:color="000000" w:fill="FFFFFF"/>
          </w:tcPr>
          <w:p w14:paraId="4C022E00" w14:textId="77777777" w:rsidR="00D54620" w:rsidRPr="0065137B" w:rsidRDefault="00D54620" w:rsidP="00786B0D">
            <w:pPr>
              <w:jc w:val="both"/>
              <w:rPr>
                <w:rFonts w:ascii="Arial" w:hAnsi="Arial" w:cs="Arial"/>
              </w:rPr>
            </w:pPr>
            <w:r w:rsidRPr="0065137B">
              <w:rPr>
                <w:rFonts w:ascii="Arial" w:hAnsi="Arial" w:cs="Arial"/>
              </w:rPr>
              <w:t>Total Samples (</w:t>
            </w:r>
            <w:r w:rsidRPr="0065137B">
              <w:rPr>
                <w:rFonts w:ascii="Arial" w:hAnsi="Arial" w:cs="Arial"/>
                <w:i/>
              </w:rPr>
              <w:t>TS</w:t>
            </w:r>
            <w:r w:rsidRPr="0065137B">
              <w:rPr>
                <w:rFonts w:ascii="Arial" w:hAnsi="Arial" w:cs="Arial"/>
              </w:rPr>
              <w:t>)</w:t>
            </w:r>
          </w:p>
        </w:tc>
        <w:tc>
          <w:tcPr>
            <w:tcW w:w="2340" w:type="dxa"/>
          </w:tcPr>
          <w:p w14:paraId="0AAB83B4" w14:textId="77777777" w:rsidR="00D54620" w:rsidRPr="0065137B" w:rsidRDefault="00D54620" w:rsidP="00786B0D">
            <w:pPr>
              <w:jc w:val="both"/>
              <w:rPr>
                <w:rFonts w:ascii="Arial" w:hAnsi="Arial" w:cs="Arial"/>
              </w:rPr>
            </w:pPr>
            <w:r w:rsidRPr="0065137B">
              <w:rPr>
                <w:rFonts w:ascii="Arial" w:hAnsi="Arial" w:cs="Arial"/>
              </w:rPr>
              <w:t>Actual Positives (</w:t>
            </w:r>
            <w:r w:rsidRPr="0065137B">
              <w:rPr>
                <w:rFonts w:ascii="Arial" w:hAnsi="Arial" w:cs="Arial"/>
                <w:i/>
              </w:rPr>
              <w:t>AP</w:t>
            </w:r>
            <w:r w:rsidRPr="0065137B">
              <w:rPr>
                <w:rFonts w:ascii="Arial" w:hAnsi="Arial" w:cs="Arial"/>
              </w:rPr>
              <w:t>)</w:t>
            </w:r>
          </w:p>
        </w:tc>
        <w:tc>
          <w:tcPr>
            <w:tcW w:w="2700" w:type="dxa"/>
          </w:tcPr>
          <w:p w14:paraId="70E851BA" w14:textId="77777777" w:rsidR="00D54620" w:rsidRPr="0065137B" w:rsidRDefault="00D54620" w:rsidP="00786B0D">
            <w:pPr>
              <w:jc w:val="both"/>
              <w:rPr>
                <w:rFonts w:ascii="Arial" w:hAnsi="Arial" w:cs="Arial"/>
              </w:rPr>
            </w:pPr>
            <w:r w:rsidRPr="0065137B">
              <w:rPr>
                <w:rFonts w:ascii="Arial" w:hAnsi="Arial" w:cs="Arial"/>
              </w:rPr>
              <w:t>Actual Negatives (</w:t>
            </w:r>
            <w:r w:rsidRPr="0065137B">
              <w:rPr>
                <w:rFonts w:ascii="Arial" w:hAnsi="Arial" w:cs="Arial"/>
                <w:i/>
              </w:rPr>
              <w:t>AN</w:t>
            </w:r>
            <w:r w:rsidRPr="0065137B">
              <w:rPr>
                <w:rFonts w:ascii="Arial" w:hAnsi="Arial" w:cs="Arial"/>
              </w:rPr>
              <w:t>)</w:t>
            </w:r>
          </w:p>
        </w:tc>
      </w:tr>
      <w:tr w:rsidR="00D54620" w:rsidRPr="0065137B" w14:paraId="4A507B6C" w14:textId="77777777" w:rsidTr="00786B0D">
        <w:trPr>
          <w:jc w:val="center"/>
        </w:trPr>
        <w:tc>
          <w:tcPr>
            <w:tcW w:w="2760" w:type="dxa"/>
            <w:shd w:val="clear" w:color="000000" w:fill="FFFFFF"/>
          </w:tcPr>
          <w:p w14:paraId="1FD14207" w14:textId="77777777" w:rsidR="00D54620" w:rsidRPr="0065137B" w:rsidRDefault="00D54620" w:rsidP="00786B0D">
            <w:pPr>
              <w:jc w:val="both"/>
              <w:rPr>
                <w:rFonts w:ascii="Arial" w:hAnsi="Arial" w:cs="Arial"/>
              </w:rPr>
            </w:pPr>
            <w:r w:rsidRPr="0065137B">
              <w:rPr>
                <w:rFonts w:ascii="Arial" w:hAnsi="Arial" w:cs="Arial"/>
              </w:rPr>
              <w:t>Predicted Positives (</w:t>
            </w:r>
            <w:r w:rsidRPr="0065137B">
              <w:rPr>
                <w:rFonts w:ascii="Arial" w:hAnsi="Arial" w:cs="Arial"/>
                <w:i/>
              </w:rPr>
              <w:t>PP</w:t>
            </w:r>
            <w:r w:rsidRPr="0065137B">
              <w:rPr>
                <w:rFonts w:ascii="Arial" w:hAnsi="Arial" w:cs="Arial"/>
              </w:rPr>
              <w:t>)</w:t>
            </w:r>
          </w:p>
        </w:tc>
        <w:tc>
          <w:tcPr>
            <w:tcW w:w="2340" w:type="dxa"/>
          </w:tcPr>
          <w:p w14:paraId="39DED452" w14:textId="77777777" w:rsidR="00D54620" w:rsidRPr="0065137B" w:rsidRDefault="00D54620" w:rsidP="00786B0D">
            <w:pPr>
              <w:jc w:val="both"/>
              <w:rPr>
                <w:rFonts w:ascii="Arial" w:hAnsi="Arial" w:cs="Arial"/>
              </w:rPr>
            </w:pPr>
            <w:r w:rsidRPr="0065137B">
              <w:rPr>
                <w:rFonts w:ascii="Arial" w:hAnsi="Arial" w:cs="Arial"/>
              </w:rPr>
              <w:t>True Positives (</w:t>
            </w:r>
            <w:r w:rsidRPr="0065137B">
              <w:rPr>
                <w:rFonts w:ascii="Arial" w:hAnsi="Arial" w:cs="Arial"/>
                <w:i/>
              </w:rPr>
              <w:t>TP</w:t>
            </w:r>
            <w:r w:rsidRPr="0065137B">
              <w:rPr>
                <w:rFonts w:ascii="Arial" w:hAnsi="Arial" w:cs="Arial"/>
              </w:rPr>
              <w:t>)</w:t>
            </w:r>
          </w:p>
        </w:tc>
        <w:tc>
          <w:tcPr>
            <w:tcW w:w="2700" w:type="dxa"/>
          </w:tcPr>
          <w:p w14:paraId="34841619" w14:textId="77777777" w:rsidR="00D54620" w:rsidRPr="0065137B" w:rsidRDefault="00D54620" w:rsidP="00786B0D">
            <w:pPr>
              <w:jc w:val="both"/>
              <w:rPr>
                <w:rFonts w:ascii="Arial" w:hAnsi="Arial" w:cs="Arial"/>
              </w:rPr>
            </w:pPr>
            <w:r w:rsidRPr="0065137B">
              <w:rPr>
                <w:rFonts w:ascii="Arial" w:hAnsi="Arial" w:cs="Arial"/>
              </w:rPr>
              <w:t>False Positives (</w:t>
            </w:r>
            <w:r w:rsidRPr="0065137B">
              <w:rPr>
                <w:rFonts w:ascii="Arial" w:hAnsi="Arial" w:cs="Arial"/>
                <w:i/>
              </w:rPr>
              <w:t>FP</w:t>
            </w:r>
            <w:r w:rsidRPr="0065137B">
              <w:rPr>
                <w:rFonts w:ascii="Arial" w:hAnsi="Arial" w:cs="Arial"/>
              </w:rPr>
              <w:t>)</w:t>
            </w:r>
          </w:p>
        </w:tc>
      </w:tr>
      <w:tr w:rsidR="00D54620" w:rsidRPr="0065137B" w14:paraId="2BC3B8F3" w14:textId="77777777" w:rsidTr="00786B0D">
        <w:trPr>
          <w:jc w:val="center"/>
        </w:trPr>
        <w:tc>
          <w:tcPr>
            <w:tcW w:w="2760" w:type="dxa"/>
            <w:shd w:val="clear" w:color="000000" w:fill="FFFFFF"/>
          </w:tcPr>
          <w:p w14:paraId="0C9BBCDF" w14:textId="77777777" w:rsidR="00D54620" w:rsidRPr="0065137B" w:rsidRDefault="00D54620" w:rsidP="00786B0D">
            <w:pPr>
              <w:jc w:val="both"/>
              <w:rPr>
                <w:rFonts w:ascii="Arial" w:hAnsi="Arial" w:cs="Arial"/>
              </w:rPr>
            </w:pPr>
            <w:r w:rsidRPr="0065137B">
              <w:rPr>
                <w:rFonts w:ascii="Arial" w:hAnsi="Arial" w:cs="Arial"/>
              </w:rPr>
              <w:t>Predicted Negatives (</w:t>
            </w:r>
            <w:r w:rsidRPr="0065137B">
              <w:rPr>
                <w:rFonts w:ascii="Arial" w:hAnsi="Arial" w:cs="Arial"/>
                <w:i/>
              </w:rPr>
              <w:t>PN</w:t>
            </w:r>
            <w:r w:rsidRPr="0065137B">
              <w:rPr>
                <w:rFonts w:ascii="Arial" w:hAnsi="Arial" w:cs="Arial"/>
              </w:rPr>
              <w:t>)</w:t>
            </w:r>
          </w:p>
        </w:tc>
        <w:tc>
          <w:tcPr>
            <w:tcW w:w="2340" w:type="dxa"/>
          </w:tcPr>
          <w:p w14:paraId="4DA97A4C" w14:textId="77777777" w:rsidR="00D54620" w:rsidRPr="0065137B" w:rsidRDefault="00D54620" w:rsidP="00786B0D">
            <w:pPr>
              <w:jc w:val="both"/>
              <w:rPr>
                <w:rFonts w:ascii="Arial" w:hAnsi="Arial" w:cs="Arial"/>
              </w:rPr>
            </w:pPr>
            <w:r w:rsidRPr="0065137B">
              <w:rPr>
                <w:rFonts w:ascii="Arial" w:hAnsi="Arial" w:cs="Arial"/>
              </w:rPr>
              <w:t>False Negatives (</w:t>
            </w:r>
            <w:r w:rsidRPr="0065137B">
              <w:rPr>
                <w:rFonts w:ascii="Arial" w:hAnsi="Arial" w:cs="Arial"/>
                <w:i/>
              </w:rPr>
              <w:t>FN</w:t>
            </w:r>
            <w:r w:rsidRPr="0065137B">
              <w:rPr>
                <w:rFonts w:ascii="Arial" w:hAnsi="Arial" w:cs="Arial"/>
              </w:rPr>
              <w:t>)</w:t>
            </w:r>
          </w:p>
        </w:tc>
        <w:tc>
          <w:tcPr>
            <w:tcW w:w="2700" w:type="dxa"/>
          </w:tcPr>
          <w:p w14:paraId="79C593CB" w14:textId="77777777" w:rsidR="00D54620" w:rsidRPr="0065137B" w:rsidRDefault="00D54620" w:rsidP="00786B0D">
            <w:pPr>
              <w:jc w:val="both"/>
              <w:rPr>
                <w:rFonts w:ascii="Arial" w:hAnsi="Arial" w:cs="Arial"/>
              </w:rPr>
            </w:pPr>
            <w:r w:rsidRPr="0065137B">
              <w:rPr>
                <w:rFonts w:ascii="Arial" w:hAnsi="Arial" w:cs="Arial"/>
              </w:rPr>
              <w:t>True Negatives (</w:t>
            </w:r>
            <w:r w:rsidRPr="0065137B">
              <w:rPr>
                <w:rFonts w:ascii="Arial" w:hAnsi="Arial" w:cs="Arial"/>
                <w:i/>
              </w:rPr>
              <w:t>TN</w:t>
            </w:r>
            <w:r w:rsidRPr="0065137B">
              <w:rPr>
                <w:rFonts w:ascii="Arial" w:hAnsi="Arial" w:cs="Arial"/>
              </w:rPr>
              <w:t>)</w:t>
            </w:r>
          </w:p>
        </w:tc>
      </w:tr>
    </w:tbl>
    <w:p w14:paraId="0E9B12D4" w14:textId="77777777" w:rsidR="00D54620" w:rsidRPr="0065137B" w:rsidRDefault="00D54620" w:rsidP="00D54620">
      <w:pPr>
        <w:jc w:val="both"/>
        <w:rPr>
          <w:rFonts w:ascii="Arial" w:hAnsi="Arial" w:cs="Arial"/>
        </w:rPr>
      </w:pPr>
    </w:p>
    <w:p w14:paraId="6E2E0C9B" w14:textId="77777777" w:rsidR="00D54620" w:rsidRPr="0065137B" w:rsidRDefault="00D54620" w:rsidP="00D54620">
      <w:pPr>
        <w:jc w:val="both"/>
        <w:rPr>
          <w:rFonts w:ascii="Arial" w:hAnsi="Arial" w:cs="Arial"/>
        </w:rPr>
      </w:pPr>
      <w:r>
        <w:rPr>
          <w:rFonts w:ascii="Arial" w:hAnsi="Arial" w:cs="Arial"/>
          <w:bCs/>
        </w:rPr>
        <w:t>S</w:t>
      </w:r>
      <w:r w:rsidRPr="0065137B">
        <w:rPr>
          <w:rFonts w:ascii="Arial" w:hAnsi="Arial" w:cs="Arial"/>
          <w:bCs/>
        </w:rPr>
        <w:t>ensitivity</w:t>
      </w:r>
      <w:r w:rsidRPr="0065137B">
        <w:rPr>
          <w:rFonts w:ascii="Arial" w:hAnsi="Arial" w:cs="Arial"/>
        </w:rPr>
        <w:t xml:space="preserve"> is a measure of actual positives correctly identified as such and the </w:t>
      </w:r>
      <w:r w:rsidRPr="0065137B">
        <w:rPr>
          <w:rFonts w:ascii="Arial" w:hAnsi="Arial" w:cs="Arial"/>
          <w:bCs/>
        </w:rPr>
        <w:t>specificity</w:t>
      </w:r>
      <w:r w:rsidRPr="0065137B">
        <w:rPr>
          <w:rFonts w:ascii="Arial" w:hAnsi="Arial" w:cs="Arial"/>
        </w:rPr>
        <w:t xml:space="preserve"> measures the proportion of negatives correctly identified:</w:t>
      </w:r>
    </w:p>
    <w:p w14:paraId="77A67BFC" w14:textId="77777777" w:rsidR="00D54620" w:rsidRPr="0065137B" w:rsidRDefault="00D54620" w:rsidP="00D54620">
      <w:pPr>
        <w:jc w:val="both"/>
        <w:rPr>
          <w:rFonts w:ascii="Arial" w:hAnsi="Arial" w:cs="Arial"/>
        </w:rPr>
      </w:pPr>
    </w:p>
    <w:p w14:paraId="48EF5F1E" w14:textId="77777777" w:rsidR="00D54620" w:rsidRPr="0065137B" w:rsidRDefault="00D54620" w:rsidP="00D54620">
      <w:pPr>
        <w:ind w:firstLine="720"/>
        <w:jc w:val="both"/>
        <w:rPr>
          <w:rFonts w:ascii="Arial" w:hAnsi="Arial" w:cs="Arial"/>
          <w:i/>
        </w:rPr>
      </w:pPr>
      <w:r w:rsidRPr="0065137B">
        <w:rPr>
          <w:rFonts w:ascii="Arial" w:hAnsi="Arial" w:cs="Arial"/>
          <w:i/>
        </w:rPr>
        <w:tab/>
        <w:t>Sensitivity = TP / AP = TP / (TP + FN)</w:t>
      </w:r>
    </w:p>
    <w:p w14:paraId="2220E362" w14:textId="77777777" w:rsidR="00D54620" w:rsidRPr="0065137B" w:rsidRDefault="00D54620" w:rsidP="00D54620">
      <w:pPr>
        <w:ind w:firstLine="720"/>
        <w:jc w:val="both"/>
        <w:rPr>
          <w:rFonts w:ascii="Arial" w:hAnsi="Arial" w:cs="Arial"/>
          <w:i/>
        </w:rPr>
      </w:pPr>
    </w:p>
    <w:p w14:paraId="62BFE624" w14:textId="77777777" w:rsidR="00D54620" w:rsidRPr="0065137B" w:rsidRDefault="00D54620" w:rsidP="00D54620">
      <w:pPr>
        <w:ind w:firstLine="720"/>
        <w:jc w:val="both"/>
        <w:rPr>
          <w:rFonts w:ascii="Arial" w:hAnsi="Arial" w:cs="Arial"/>
          <w:i/>
        </w:rPr>
      </w:pPr>
      <w:r w:rsidRPr="0065137B">
        <w:rPr>
          <w:rFonts w:ascii="Arial" w:hAnsi="Arial" w:cs="Arial"/>
          <w:i/>
        </w:rPr>
        <w:tab/>
        <w:t>Specificity = TN / AN = TN / (TN + FP)</w:t>
      </w:r>
    </w:p>
    <w:p w14:paraId="76ECCE1D" w14:textId="77777777" w:rsidR="00D54620" w:rsidRPr="0065137B" w:rsidRDefault="00D54620" w:rsidP="00D54620">
      <w:pPr>
        <w:jc w:val="both"/>
        <w:rPr>
          <w:rFonts w:ascii="Arial" w:hAnsi="Arial" w:cs="Arial"/>
        </w:rPr>
      </w:pPr>
    </w:p>
    <w:p w14:paraId="75AC22F9" w14:textId="77777777" w:rsidR="00D54620" w:rsidRPr="0065137B" w:rsidRDefault="00D54620" w:rsidP="00D54620">
      <w:pPr>
        <w:jc w:val="both"/>
        <w:rPr>
          <w:rFonts w:ascii="Arial" w:hAnsi="Arial" w:cs="Arial"/>
        </w:rPr>
      </w:pPr>
      <w:r w:rsidRPr="0065137B">
        <w:rPr>
          <w:rFonts w:ascii="Arial" w:hAnsi="Arial" w:cs="Arial"/>
        </w:rPr>
        <w:t>There is a trade-off between sensitivity and specificity, making models difficult to compare on the basis of these performance metrics.</w:t>
      </w:r>
      <w:r>
        <w:rPr>
          <w:rFonts w:ascii="Arial" w:hAnsi="Arial" w:cs="Arial"/>
        </w:rPr>
        <w:t xml:space="preserve"> </w:t>
      </w:r>
      <w:r w:rsidRPr="0065137B">
        <w:rPr>
          <w:rFonts w:ascii="Arial" w:hAnsi="Arial" w:cs="Arial"/>
        </w:rPr>
        <w:t xml:space="preserve">In contrast, such measures as accuracy, the proportion of correct predictions, the ROC curve, and the </w:t>
      </w:r>
      <w:r w:rsidRPr="0065137B">
        <w:rPr>
          <w:rFonts w:ascii="Arial" w:eastAsia="MS Mincho" w:hAnsi="Arial" w:cs="Arial"/>
          <w:bCs/>
          <w:lang w:eastAsia="ja-JP"/>
        </w:rPr>
        <w:t>Matthews Correlation Coefficient</w:t>
      </w:r>
      <w:r w:rsidRPr="0065137B">
        <w:rPr>
          <w:rFonts w:ascii="Arial" w:eastAsia="MS Mincho" w:hAnsi="Arial" w:cs="Arial"/>
          <w:lang w:eastAsia="ja-JP"/>
        </w:rPr>
        <w:t xml:space="preserve"> (MCC)</w:t>
      </w:r>
      <w:r>
        <w:rPr>
          <w:rFonts w:ascii="Arial" w:eastAsia="MS Mincho" w:hAnsi="Arial" w:cs="Arial"/>
          <w:lang w:eastAsia="ja-JP"/>
        </w:rPr>
        <w:fldChar w:fldCharType="begin"/>
      </w:r>
      <w:r>
        <w:rPr>
          <w:rFonts w:ascii="Arial" w:eastAsia="MS Mincho" w:hAnsi="Arial" w:cs="Arial"/>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Pr>
          <w:rFonts w:ascii="Arial" w:eastAsia="MS Mincho" w:hAnsi="Arial" w:cs="Arial"/>
          <w:lang w:eastAsia="ja-JP"/>
        </w:rPr>
        <w:fldChar w:fldCharType="separate"/>
      </w:r>
      <w:r w:rsidRPr="00C53B1A">
        <w:rPr>
          <w:rFonts w:ascii="Arial" w:eastAsia="MS Mincho" w:hAnsi="Arial" w:cs="Arial"/>
          <w:vertAlign w:val="superscript"/>
          <w:lang w:eastAsia="ja-JP"/>
        </w:rPr>
        <w:t>74, 75</w:t>
      </w:r>
      <w:r>
        <w:rPr>
          <w:rFonts w:ascii="Arial" w:eastAsia="MS Mincho" w:hAnsi="Arial" w:cs="Arial"/>
          <w:lang w:eastAsia="ja-JP"/>
        </w:rPr>
        <w:fldChar w:fldCharType="end"/>
      </w:r>
      <w:r>
        <w:rPr>
          <w:rFonts w:ascii="Arial" w:eastAsia="MS Mincho" w:hAnsi="Arial" w:cs="Arial"/>
          <w:lang w:eastAsia="ja-JP"/>
        </w:rPr>
        <w:t>,</w:t>
      </w:r>
      <w:r w:rsidRPr="0065137B">
        <w:rPr>
          <w:rFonts w:ascii="Arial" w:eastAsia="MS Mincho" w:hAnsi="Arial" w:cs="Arial"/>
          <w:lang w:eastAsia="ja-JP"/>
        </w:rPr>
        <w:t xml:space="preserve"> enable a single parameter comparison of performance of binary classification models</w:t>
      </w:r>
      <w:r w:rsidRPr="0065137B">
        <w:rPr>
          <w:rFonts w:ascii="Arial" w:hAnsi="Arial" w:cs="Arial"/>
        </w:rPr>
        <w:t xml:space="preserve">. The MCC is </w:t>
      </w:r>
      <w:r>
        <w:rPr>
          <w:rFonts w:ascii="Arial" w:hAnsi="Arial" w:cs="Arial"/>
        </w:rPr>
        <w:t>defined as</w:t>
      </w:r>
      <w:r w:rsidRPr="0065137B">
        <w:rPr>
          <w:rFonts w:ascii="Arial" w:hAnsi="Arial" w:cs="Arial"/>
        </w:rPr>
        <w:t>:</w:t>
      </w:r>
    </w:p>
    <w:p w14:paraId="6843C543" w14:textId="77777777" w:rsidR="002970C4" w:rsidRPr="00567B10" w:rsidRDefault="002970C4" w:rsidP="001702BE">
      <w:pPr>
        <w:spacing w:line="480" w:lineRule="auto"/>
        <w:rPr>
          <w:b/>
        </w:rPr>
      </w:pPr>
    </w:p>
    <w:p w14:paraId="0CB327DA" w14:textId="085FCFBD" w:rsidR="00325088" w:rsidRPr="00EC4EA7" w:rsidRDefault="00567B10" w:rsidP="001702BE">
      <w:pPr>
        <w:spacing w:line="480" w:lineRule="auto"/>
        <w:rPr>
          <w:b/>
        </w:rPr>
      </w:pPr>
      <w:r>
        <w:rPr>
          <w:b/>
        </w:rPr>
        <w:t xml:space="preserve">Some modeling </w:t>
      </w:r>
    </w:p>
    <w:p w14:paraId="500C9236" w14:textId="77777777" w:rsidR="00AE0F83" w:rsidRPr="00511143" w:rsidRDefault="00AE0F83" w:rsidP="001702BE">
      <w:pPr>
        <w:spacing w:line="480" w:lineRule="auto"/>
        <w:rPr>
          <w:b/>
        </w:rPr>
      </w:pPr>
      <w:r w:rsidRPr="00511143">
        <w:rPr>
          <w:b/>
        </w:rPr>
        <w:lastRenderedPageBreak/>
        <w:t>Cleaning DNA index values</w:t>
      </w:r>
    </w:p>
    <w:p w14:paraId="0D520E6B" w14:textId="77777777" w:rsidR="00AE0F83" w:rsidRDefault="00AE0F83" w:rsidP="001702BE">
      <w:pPr>
        <w:spacing w:line="480" w:lineRule="auto"/>
      </w:pPr>
      <w:r>
        <w:t xml:space="preserve">Cleaning the data has been the most challenging part in our analysis. In an aneuploidy sample (128110), there were 2739 D.I. values. Since this is the mixture of three cell populations: normal cells, mitotic cells, and cell with aneuploidy.  We would fit the data with mixture model procedure, if the proportion were somewhat balanced. In fact, often time, we observed “normal cell population” took the majority of the density in a density plot.  Based on our prior knowledge, we </w:t>
      </w:r>
      <w:r w:rsidR="002D4ADF">
        <w:t xml:space="preserve">started off with a strong assumption that the first two peaks will represent the means for the normal cells and mitotic cells, where whatever left over would be the </w:t>
      </w:r>
      <w:r w:rsidR="00DE28BC">
        <w:t xml:space="preserve">“possible” aneuploidy cell population. Therefore, we propose to sequentially (figure ##) strip off the data that belong to the first two populations, with a hope that we can be left off with the signal that we are really interested in. To do so, we leverage the kernel density smoothing technology (reference here…), then we search for the first peak (references here…) along density smooth curve. Here, we brought in another strong assumption, which “no data points” from the following population went off the left side of the first peak. With these assumptions, we estimated the mean and standard deviation using only left side of the first population. These summary statistics were saved for future use. To strip off the left side of the data was quite straightforward; however stripping the data on the right side of the peak needed specially handling. </w:t>
      </w:r>
    </w:p>
    <w:p w14:paraId="1FFFC875" w14:textId="77777777" w:rsidR="00DE28BC" w:rsidRPr="00511143" w:rsidRDefault="00DE28BC" w:rsidP="001702BE">
      <w:pPr>
        <w:spacing w:line="480" w:lineRule="auto"/>
        <w:rPr>
          <w:b/>
        </w:rPr>
      </w:pPr>
      <w:r w:rsidRPr="00511143">
        <w:rPr>
          <w:b/>
        </w:rPr>
        <w:t>Building the predication model</w:t>
      </w:r>
    </w:p>
    <w:p w14:paraId="32BA0313" w14:textId="77777777" w:rsidR="00DE28BC" w:rsidRDefault="00DE28BC" w:rsidP="001702BE">
      <w:pPr>
        <w:spacing w:line="480" w:lineRule="auto"/>
      </w:pPr>
      <w:r>
        <w:t xml:space="preserve">After cleaning all the dataset, we went ahead and tested out </w:t>
      </w:r>
      <w:r w:rsidR="00511143">
        <w:t>predication models (reference here</w:t>
      </w:r>
      <w:proofErr w:type="gramStart"/>
      <w:r w:rsidR="00511143">
        <w:t>..)</w:t>
      </w:r>
      <w:proofErr w:type="gramEnd"/>
    </w:p>
    <w:sectPr w:rsidR="00DE28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1702BE"/>
    <w:rsid w:val="001D006D"/>
    <w:rsid w:val="002970C4"/>
    <w:rsid w:val="002D4ADF"/>
    <w:rsid w:val="00325088"/>
    <w:rsid w:val="00386248"/>
    <w:rsid w:val="003B2201"/>
    <w:rsid w:val="00402540"/>
    <w:rsid w:val="0045138C"/>
    <w:rsid w:val="004F02D9"/>
    <w:rsid w:val="00511143"/>
    <w:rsid w:val="00567B10"/>
    <w:rsid w:val="006A78AF"/>
    <w:rsid w:val="0076543C"/>
    <w:rsid w:val="00AE0F83"/>
    <w:rsid w:val="00B46506"/>
    <w:rsid w:val="00B52845"/>
    <w:rsid w:val="00BA3FE3"/>
    <w:rsid w:val="00D54620"/>
    <w:rsid w:val="00DE28BC"/>
    <w:rsid w:val="00EC4EA7"/>
    <w:rsid w:val="00F613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4</Pages>
  <Words>1235</Words>
  <Characters>7044</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8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3</cp:revision>
  <dcterms:created xsi:type="dcterms:W3CDTF">2014-09-08T14:45:00Z</dcterms:created>
  <dcterms:modified xsi:type="dcterms:W3CDTF">2014-09-08T14:58:00Z</dcterms:modified>
</cp:coreProperties>
</file>